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11B5659"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 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1664A51E"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 kesuksesan pengguna E – Learning tersebut dikarenakan pada akhirnya ketika sebuah sistem E – Learning telah di desain sedemikian rupa</w:t>
      </w:r>
      <w:r w:rsidR="00F12B03" w:rsidRPr="00AD6C4A">
        <w:rPr>
          <w:rFonts w:ascii="Times New Roman" w:hAnsi="Times New Roman" w:cs="Times New Roman"/>
          <w:bCs/>
          <w:noProof/>
          <w:color w:val="000000" w:themeColor="text1"/>
          <w:sz w:val="24"/>
          <w:szCs w:val="24"/>
        </w:rPr>
        <w:t>,</w:t>
      </w:r>
      <w:r w:rsidRPr="002F1121">
        <w:rPr>
          <w:rFonts w:ascii="Times New Roman" w:hAnsi="Times New Roman" w:cs="Times New Roman"/>
          <w:bCs/>
          <w:noProof/>
          <w:color w:val="000000" w:themeColor="text1"/>
          <w:sz w:val="24"/>
          <w:szCs w:val="24"/>
        </w:rPr>
        <w:t xml:space="preserve"> itu tidak ada artinya ketika pengguna malah tidak mempraktekan ilmu yang telah di pelajarinya.</w:t>
      </w:r>
    </w:p>
    <w:p w14:paraId="52802D08" w14:textId="58FBBC55"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lastRenderedPageBreak/>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C56D41A" w14:textId="77777777" w:rsidR="00060C2F"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019F6B8F"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55F7973C"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2AE0B16"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FE2F0D4" w14:textId="1671B15D" w:rsidR="002F1121" w:rsidRPr="002F1121" w:rsidRDefault="002F1121" w:rsidP="00060C2F">
      <w:pPr>
        <w:rPr>
          <w:noProof/>
        </w:rPr>
      </w:pPr>
      <w:r w:rsidRPr="002F1121">
        <w:rPr>
          <w:noProof/>
        </w:rPr>
        <w:t xml:space="preserve">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lastRenderedPageBreak/>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77777777"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lastRenderedPageBreak/>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lastRenderedPageBreak/>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lastRenderedPageBreak/>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D4DB2" w14:textId="77777777" w:rsidR="006F5720" w:rsidRDefault="006F5720" w:rsidP="00725057">
      <w:pPr>
        <w:spacing w:after="0" w:line="240" w:lineRule="auto"/>
      </w:pPr>
      <w:r>
        <w:separator/>
      </w:r>
    </w:p>
  </w:endnote>
  <w:endnote w:type="continuationSeparator" w:id="0">
    <w:p w14:paraId="57313C46" w14:textId="77777777" w:rsidR="006F5720" w:rsidRDefault="006F5720"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A9F58D" w14:textId="77777777" w:rsidR="006F5720" w:rsidRDefault="006F5720" w:rsidP="00725057">
      <w:pPr>
        <w:spacing w:after="0" w:line="240" w:lineRule="auto"/>
      </w:pPr>
      <w:r>
        <w:separator/>
      </w:r>
    </w:p>
  </w:footnote>
  <w:footnote w:type="continuationSeparator" w:id="0">
    <w:p w14:paraId="588BD409" w14:textId="77777777" w:rsidR="006F5720" w:rsidRDefault="006F5720"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4072C"/>
    <w:rsid w:val="00941A91"/>
    <w:rsid w:val="009441F9"/>
    <w:rsid w:val="0094434D"/>
    <w:rsid w:val="0095231D"/>
    <w:rsid w:val="00957FE7"/>
    <w:rsid w:val="009742F3"/>
    <w:rsid w:val="0098377A"/>
    <w:rsid w:val="00985369"/>
    <w:rsid w:val="0098562A"/>
    <w:rsid w:val="0098634C"/>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D1396"/>
    <w:rsid w:val="00AD2FA2"/>
    <w:rsid w:val="00AD4350"/>
    <w:rsid w:val="00AD6C4A"/>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80199"/>
    <w:rsid w:val="00B909CA"/>
    <w:rsid w:val="00B92F4D"/>
    <w:rsid w:val="00B970CB"/>
    <w:rsid w:val="00BA222C"/>
    <w:rsid w:val="00BA4ED1"/>
    <w:rsid w:val="00BB0C4D"/>
    <w:rsid w:val="00BB29C9"/>
    <w:rsid w:val="00BB2D68"/>
    <w:rsid w:val="00BC170D"/>
    <w:rsid w:val="00BD4A8E"/>
    <w:rsid w:val="00BD6E9A"/>
    <w:rsid w:val="00BD7060"/>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4</TotalTime>
  <Pages>15</Pages>
  <Words>2971</Words>
  <Characters>1694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08</cp:revision>
  <cp:lastPrinted>2021-12-22T03:29:00Z</cp:lastPrinted>
  <dcterms:created xsi:type="dcterms:W3CDTF">2021-01-21T10:01:00Z</dcterms:created>
  <dcterms:modified xsi:type="dcterms:W3CDTF">2021-12-29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